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Empatia</w:t>
      </w:r>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26" w:name="_Toc125389024"/>
      <w:bookmarkStart w:id="27" w:name="_Toc148451156"/>
      <w:r w:rsidRPr="00814BB4">
        <w:rPr>
          <w:rFonts w:ascii="Romance Fatal Serif Std" w:eastAsiaTheme="majorEastAsia" w:hAnsi="Romance Fatal Serif Std" w:cstheme="minorHAnsi"/>
          <w:sz w:val="40"/>
          <w:szCs w:val="40"/>
        </w:rPr>
        <w:t>Empatia nos jogos digitais</w:t>
      </w:r>
      <w:bookmarkEnd w:id="26"/>
      <w:bookmarkEnd w:id="27"/>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814BB4" w:rsidRDefault="00B7282E" w:rsidP="00B7282E">
      <w:pPr>
        <w:jc w:val="both"/>
        <w:rPr>
          <w:b/>
          <w:bCs/>
          <w:sz w:val="32"/>
          <w:szCs w:val="32"/>
        </w:rPr>
      </w:pPr>
      <w:r w:rsidRPr="00B7282E">
        <w:rPr>
          <w:b/>
          <w:bCs/>
          <w:sz w:val="32"/>
          <w:szCs w:val="32"/>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A84B51" w:rsidRDefault="00D302ED" w:rsidP="00D302ED">
      <w:pPr>
        <w:jc w:val="both"/>
        <w:rPr>
          <w:b/>
          <w:bCs/>
          <w:sz w:val="32"/>
          <w:szCs w:val="32"/>
        </w:rPr>
      </w:pPr>
      <w:r w:rsidRPr="00A84B51">
        <w:rPr>
          <w:b/>
          <w:bCs/>
          <w:sz w:val="32"/>
          <w:szCs w:val="32"/>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Default="00B9682D" w:rsidP="00D302ED">
      <w:pPr>
        <w:jc w:val="both"/>
        <w:rPr>
          <w:b/>
          <w:bCs/>
          <w:sz w:val="32"/>
          <w:szCs w:val="32"/>
        </w:rPr>
      </w:pPr>
      <w:proofErr w:type="spellStart"/>
      <w:r w:rsidRPr="00B9682D">
        <w:rPr>
          <w:b/>
          <w:bCs/>
          <w:i/>
          <w:iCs/>
          <w:sz w:val="32"/>
          <w:szCs w:val="32"/>
        </w:rPr>
        <w:t>Transportation</w:t>
      </w:r>
      <w:proofErr w:type="spellEnd"/>
      <w:r w:rsidR="00E34037">
        <w:rPr>
          <w:b/>
          <w:bCs/>
          <w:sz w:val="32"/>
          <w:szCs w:val="32"/>
        </w:rPr>
        <w:t xml:space="preserve">, </w:t>
      </w:r>
      <w:proofErr w:type="spellStart"/>
      <w:r w:rsidR="00E34037" w:rsidRPr="00E34037">
        <w:rPr>
          <w:b/>
          <w:bCs/>
          <w:i/>
          <w:iCs/>
          <w:sz w:val="32"/>
          <w:szCs w:val="32"/>
        </w:rPr>
        <w:t>flow</w:t>
      </w:r>
      <w:proofErr w:type="spellEnd"/>
      <w:r w:rsidR="00E34037">
        <w:rPr>
          <w:b/>
          <w:bCs/>
          <w:sz w:val="32"/>
          <w:szCs w:val="32"/>
        </w:rPr>
        <w:t xml:space="preserve"> e </w:t>
      </w:r>
      <w:r w:rsidR="008C3AF6" w:rsidRPr="00B9682D">
        <w:rPr>
          <w:b/>
          <w:bCs/>
          <w:sz w:val="32"/>
          <w:szCs w:val="32"/>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Pr="00126CC9"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82305DE" w14:textId="43279524" w:rsidR="008C3AF6" w:rsidRPr="009C4525" w:rsidRDefault="008C3AF6" w:rsidP="00D302ED">
      <w:pPr>
        <w:jc w:val="both"/>
        <w:rPr>
          <w:b/>
          <w:bCs/>
          <w:i/>
          <w:iCs/>
          <w:sz w:val="32"/>
          <w:szCs w:val="32"/>
        </w:rPr>
      </w:pPr>
      <w:proofErr w:type="spellStart"/>
      <w:r w:rsidRPr="009C4525">
        <w:rPr>
          <w:b/>
          <w:bCs/>
          <w:i/>
          <w:iCs/>
          <w:sz w:val="32"/>
          <w:szCs w:val="32"/>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lastRenderedPageBreak/>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2871666A" w14:textId="655E2705" w:rsidR="009C4525" w:rsidRPr="009C4525" w:rsidRDefault="009C4525" w:rsidP="009C4525">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 xml:space="preserve">s emoções surgem no contexto dessas avaliações e ajudam a orientar ações rápidas e </w:t>
      </w:r>
      <w:proofErr w:type="gramStart"/>
      <w:r w:rsidRPr="009C4525">
        <w:rPr>
          <w:sz w:val="24"/>
          <w:szCs w:val="24"/>
        </w:rPr>
        <w:t>apropriadas</w:t>
      </w:r>
      <w:r w:rsidR="000B26E6">
        <w:rPr>
          <w:sz w:val="24"/>
          <w:szCs w:val="24"/>
        </w:rPr>
        <w:t xml:space="preserve"> </w:t>
      </w:r>
      <w:r w:rsidR="00C91654">
        <w:rPr>
          <w:sz w:val="24"/>
          <w:szCs w:val="24"/>
        </w:rPr>
        <w:fldChar w:fldCharType="begin" w:fldLock="1"/>
      </w:r>
      <w:r w:rsidR="00C91654">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roofErr w:type="gramEnd"/>
    </w:p>
    <w:p w14:paraId="10E702AE" w14:textId="77777777" w:rsidR="009C4525" w:rsidRPr="000225A4" w:rsidRDefault="009C4525" w:rsidP="000225A4">
      <w:pPr>
        <w:pStyle w:val="FootnoteText"/>
        <w:rPr>
          <w:sz w:val="24"/>
          <w:szCs w:val="24"/>
        </w:rPr>
      </w:pPr>
    </w:p>
    <w:p w14:paraId="4566FD0B" w14:textId="25E93300" w:rsidR="008C3AF6" w:rsidRPr="000225A4" w:rsidRDefault="008C3AF6" w:rsidP="00D302ED">
      <w:pPr>
        <w:jc w:val="both"/>
        <w:rPr>
          <w:sz w:val="24"/>
          <w:szCs w:val="24"/>
        </w:rPr>
      </w:pPr>
    </w:p>
    <w:p w14:paraId="7AEBC2AF" w14:textId="70DFAD22" w:rsidR="00D302ED" w:rsidRPr="00D64EBC" w:rsidRDefault="00D64EBC" w:rsidP="00D302ED">
      <w:pPr>
        <w:jc w:val="both"/>
        <w:rPr>
          <w:b/>
          <w:bCs/>
          <w:sz w:val="32"/>
          <w:szCs w:val="32"/>
        </w:rPr>
      </w:pPr>
      <w:r w:rsidRPr="00D64EBC">
        <w:rPr>
          <w:b/>
          <w:bCs/>
          <w:sz w:val="32"/>
          <w:szCs w:val="32"/>
        </w:rPr>
        <w:t>Foco no comportamento das personagens</w:t>
      </w:r>
    </w:p>
    <w:p w14:paraId="2A3AE47B" w14:textId="10361143" w:rsidR="00D64EBC" w:rsidRPr="00D64EBC" w:rsidRDefault="00D64EBC" w:rsidP="00D64EBC">
      <w:pPr>
        <w:ind w:firstLine="720"/>
        <w:jc w:val="both"/>
        <w:rPr>
          <w:sz w:val="24"/>
          <w:szCs w:val="24"/>
        </w:rPr>
      </w:pPr>
      <w:r>
        <w:rPr>
          <w:sz w:val="24"/>
          <w:szCs w:val="24"/>
        </w:rPr>
        <w:t>O desenvolvedor d</w:t>
      </w:r>
      <w:r w:rsidRPr="00D64EBC">
        <w:rPr>
          <w:sz w:val="24"/>
          <w:szCs w:val="24"/>
        </w:rPr>
        <w:t xml:space="preserve">eve procurar mostrar indícios de como </w:t>
      </w:r>
      <w:r>
        <w:rPr>
          <w:sz w:val="24"/>
          <w:szCs w:val="24"/>
        </w:rPr>
        <w:t>uma dada personagem de um videojogo</w:t>
      </w:r>
      <w:r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Pr>
          <w:sz w:val="24"/>
          <w:szCs w:val="24"/>
        </w:rPr>
        <w:t>afetiva</w:t>
      </w:r>
      <w:r w:rsidRPr="00D64EBC">
        <w:rPr>
          <w:sz w:val="24"/>
          <w:szCs w:val="24"/>
        </w:rPr>
        <w:t xml:space="preserve">, nomeadamente, através de contágio de emoções ou imitação – o jogador, ao perceber o comportamento da mesma, ficando nomeadamente mais próximo de obter respostas quanto às razões pelas quais </w:t>
      </w:r>
      <w:r>
        <w:rPr>
          <w:sz w:val="24"/>
          <w:szCs w:val="24"/>
        </w:rPr>
        <w:t>essa personagem</w:t>
      </w:r>
      <w:r w:rsidRPr="00D64EBC">
        <w:rPr>
          <w:sz w:val="24"/>
          <w:szCs w:val="24"/>
        </w:rPr>
        <w:t xml:space="preserve"> está a evidenciar esse mesmo comportamento, irá sentir uma ligação mais forte para </w:t>
      </w:r>
      <w:r>
        <w:rPr>
          <w:sz w:val="24"/>
          <w:szCs w:val="24"/>
        </w:rPr>
        <w:t>com a mesma</w:t>
      </w:r>
      <w:r w:rsidRPr="00D64EBC">
        <w:rPr>
          <w:sz w:val="24"/>
          <w:szCs w:val="24"/>
        </w:rPr>
        <w:t xml:space="preserve">, e os sentimentos que irá sentir </w:t>
      </w:r>
      <w:r>
        <w:rPr>
          <w:sz w:val="24"/>
          <w:szCs w:val="24"/>
        </w:rPr>
        <w:t>por ela</w:t>
      </w:r>
      <w:r w:rsidRPr="00D64EBC">
        <w:rPr>
          <w:sz w:val="24"/>
          <w:szCs w:val="24"/>
        </w:rPr>
        <w:t xml:space="preserve"> serão mais rea</w:t>
      </w:r>
      <w:r>
        <w:rPr>
          <w:sz w:val="24"/>
          <w:szCs w:val="24"/>
        </w:rPr>
        <w:t>listas</w:t>
      </w:r>
      <w:r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237AABB0" w14:textId="77777777" w:rsidR="008C3AF6" w:rsidRDefault="008C3AF6" w:rsidP="008C3AF6">
      <w:pPr>
        <w:jc w:val="both"/>
        <w:rPr>
          <w:sz w:val="24"/>
          <w:szCs w:val="24"/>
        </w:rPr>
      </w:pPr>
    </w:p>
    <w:p w14:paraId="57C77658" w14:textId="77777777" w:rsidR="004B299D" w:rsidRDefault="004B299D" w:rsidP="004B299D">
      <w:pPr>
        <w:ind w:firstLine="720"/>
        <w:jc w:val="both"/>
        <w:rPr>
          <w:sz w:val="24"/>
          <w:szCs w:val="24"/>
        </w:rPr>
      </w:pPr>
    </w:p>
    <w:p w14:paraId="0894032B" w14:textId="77777777" w:rsidR="004B299D" w:rsidRDefault="004B299D" w:rsidP="004B299D">
      <w:pPr>
        <w:ind w:firstLine="720"/>
        <w:jc w:val="both"/>
        <w:rPr>
          <w:sz w:val="24"/>
          <w:szCs w:val="24"/>
        </w:rPr>
      </w:pP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3BC23A2B" w14:textId="3370EB0F" w:rsidR="00814BB4" w:rsidRPr="00814BB4" w:rsidRDefault="00814BB4" w:rsidP="00DD4972">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253E6A93" w14:textId="77C11E25" w:rsidR="00814BB4" w:rsidRPr="00814BB4" w:rsidRDefault="00814BB4" w:rsidP="00D66D7D">
      <w:pPr>
        <w:ind w:firstLine="720"/>
        <w:jc w:val="both"/>
        <w:rPr>
          <w:sz w:val="24"/>
          <w:szCs w:val="24"/>
        </w:rPr>
      </w:pPr>
      <w:bookmarkStart w:id="28" w:name="_Hlk148538186"/>
      <w:r w:rsidRPr="00814BB4">
        <w:rPr>
          <w:sz w:val="24"/>
          <w:szCs w:val="24"/>
        </w:rPr>
        <w:t xml:space="preserve">Muitos estudiosos do cinema </w:t>
      </w:r>
      <w:r w:rsidR="00E81487">
        <w:rPr>
          <w:sz w:val="24"/>
          <w:szCs w:val="24"/>
        </w:rPr>
        <w:t>argumentam</w:t>
      </w:r>
      <w:r w:rsidRPr="00814BB4">
        <w:rPr>
          <w:sz w:val="24"/>
          <w:szCs w:val="24"/>
        </w:rPr>
        <w:t xml:space="preserve"> que o processo de empatia entre espe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7C9352EB44A4FC0BC58AEC081B68009"/>
          </w:placeholder>
        </w:sdtPr>
        <w:sdtContent>
          <w:r w:rsidRPr="00814BB4">
            <w:rPr>
              <w:rFonts w:eastAsia="Times New Roman"/>
            </w:rPr>
            <w:t xml:space="preserve">(Morrison &amp; </w:t>
          </w:r>
          <w:proofErr w:type="spellStart"/>
          <w:r w:rsidRPr="00814BB4">
            <w:rPr>
              <w:rFonts w:eastAsia="Times New Roman"/>
            </w:rPr>
            <w:t>Ziemke</w:t>
          </w:r>
          <w:proofErr w:type="spellEnd"/>
          <w:r w:rsidRPr="00814BB4">
            <w:rPr>
              <w:rFonts w:eastAsia="Times New Roman"/>
            </w:rPr>
            <w:t>, 2005b)</w:t>
          </w:r>
        </w:sdtContent>
      </w:sdt>
      <w:r w:rsidRPr="00814BB4">
        <w:rPr>
          <w:sz w:val="24"/>
          <w:szCs w:val="24"/>
        </w:rPr>
        <w:t>.</w:t>
      </w:r>
    </w:p>
    <w:bookmarkEnd w:id="28"/>
    <w:p w14:paraId="180DFCF3" w14:textId="77777777" w:rsidR="00C06A13" w:rsidRPr="00F53E1D" w:rsidRDefault="00C06A13" w:rsidP="00C1568E">
      <w:pPr>
        <w:jc w:val="both"/>
        <w:rPr>
          <w:sz w:val="28"/>
          <w:szCs w:val="28"/>
        </w:rPr>
      </w:pPr>
    </w:p>
    <w:p w14:paraId="47C1F4AE" w14:textId="4BEA8149" w:rsidR="008E1376" w:rsidRPr="00677145" w:rsidRDefault="008E1376" w:rsidP="00CA69B9">
      <w:pPr>
        <w:jc w:val="both"/>
        <w:rPr>
          <w:sz w:val="28"/>
          <w:szCs w:val="28"/>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1"/>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48"/>
          <w:headerReference w:type="first" r:id="rId49"/>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2"/>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3"/>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27"/>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725B99CB"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 xml:space="preserve">Enredo aberto – em oposição às estruturas de enredo nodais e moduladas, as de enredo aberto preocupam-se sobretudo com a jornada do personagem em si e não tanto com os pontos inicial e término da história, podendo inclusive não conter um final. Em geral, é </w:t>
      </w:r>
      <w:r w:rsidR="006D32F5" w:rsidRPr="009E654E">
        <w:rPr>
          <w:rFonts w:cstheme="minorHAnsi"/>
          <w:kern w:val="2"/>
          <w:sz w:val="24"/>
          <w:szCs w:val="24"/>
          <w14:ligatures w14:val="standardContextual"/>
        </w:rPr>
        <w:lastRenderedPageBreak/>
        <w:t>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lastRenderedPageBreak/>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 xml:space="preserve">Exprime um sorriso afável e um contacto </w:t>
            </w:r>
            <w:r>
              <w:rPr>
                <w:rFonts w:cstheme="minorHAnsi"/>
                <w:kern w:val="2"/>
                <w14:ligatures w14:val="standardContextual"/>
              </w:rPr>
              <w:lastRenderedPageBreak/>
              <w:t>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lastRenderedPageBreak/>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Depressão – estágio silencioso de luto em que ocorre um sofrimento profundo; já não é possível negar as condições em que o indivíduo se encontra, quando as perspetivas da perda são claramente sentidas; marcada pelo vazio, tristeza intensa, culpa, desolação, desesperança, </w:t>
      </w:r>
      <w:r w:rsidRPr="00F33E62">
        <w:rPr>
          <w:kern w:val="2"/>
          <w:sz w:val="24"/>
          <w:szCs w:val="24"/>
          <w14:ligatures w14:val="standardContextual"/>
        </w:rPr>
        <w:lastRenderedPageBreak/>
        <w:t>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2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2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3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9" w:name="_Hlk147500523"/>
      <w:proofErr w:type="spellStart"/>
      <w:r w:rsidRPr="009E654E">
        <w:rPr>
          <w:kern w:val="2"/>
          <w:sz w:val="24"/>
          <w:szCs w:val="24"/>
          <w14:ligatures w14:val="standardContextual"/>
        </w:rPr>
        <w:t>Fredricksen</w:t>
      </w:r>
      <w:bookmarkEnd w:id="29"/>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3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5"/>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3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3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3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5" cstate="print">
                      <a:extLst>
                        <a:ext uri="{BEBA8EAE-BF5A-486C-A8C5-ECC9F3942E4B}">
                          <a14:imgProps xmlns:a14="http://schemas.microsoft.com/office/drawing/2010/main">
                            <a14:imgLayer r:embed="rId12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4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4"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5"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6"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4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4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5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4"/>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8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0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08"/>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0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30"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30"/>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31" w:name="_Toc148533839"/>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31"/>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6FF417" w14:textId="77777777" w:rsidR="00CE364C" w:rsidRPr="009E654E" w:rsidRDefault="00CE364C" w:rsidP="00631B7A">
      <w:pPr>
        <w:spacing w:after="0" w:line="240" w:lineRule="auto"/>
      </w:pPr>
      <w:r w:rsidRPr="009E654E">
        <w:separator/>
      </w:r>
    </w:p>
  </w:endnote>
  <w:endnote w:type="continuationSeparator" w:id="0">
    <w:p w14:paraId="24FC1835" w14:textId="77777777" w:rsidR="00CE364C" w:rsidRPr="009E654E" w:rsidRDefault="00CE364C"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46E0D5" w14:textId="77777777" w:rsidR="00CE364C" w:rsidRPr="009E654E" w:rsidRDefault="00CE364C" w:rsidP="00631B7A">
      <w:pPr>
        <w:spacing w:after="0" w:line="240" w:lineRule="auto"/>
      </w:pPr>
      <w:r w:rsidRPr="009E654E">
        <w:separator/>
      </w:r>
    </w:p>
  </w:footnote>
  <w:footnote w:type="continuationSeparator" w:id="0">
    <w:p w14:paraId="6468BDD5" w14:textId="77777777" w:rsidR="00CE364C" w:rsidRPr="009E654E" w:rsidRDefault="00CE364C"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22">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23">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4">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25">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26">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27">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2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2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4">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3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3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3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3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4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4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4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4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4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4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5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5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5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5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5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5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5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1">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6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6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6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4">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7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7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7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2">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9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9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2">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3">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0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0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0">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8B387F72"/>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6"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9"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4"/>
  </w:num>
  <w:num w:numId="2" w16cid:durableId="1559514897">
    <w:abstractNumId w:val="0"/>
  </w:num>
  <w:num w:numId="3" w16cid:durableId="1638025476">
    <w:abstractNumId w:val="35"/>
  </w:num>
  <w:num w:numId="4" w16cid:durableId="1031494040">
    <w:abstractNumId w:val="39"/>
  </w:num>
  <w:num w:numId="5" w16cid:durableId="48581256">
    <w:abstractNumId w:val="12"/>
  </w:num>
  <w:num w:numId="6" w16cid:durableId="2080010824">
    <w:abstractNumId w:val="32"/>
  </w:num>
  <w:num w:numId="7" w16cid:durableId="2138446599">
    <w:abstractNumId w:val="23"/>
  </w:num>
  <w:num w:numId="8" w16cid:durableId="47152470">
    <w:abstractNumId w:val="21"/>
  </w:num>
  <w:num w:numId="9" w16cid:durableId="773985773">
    <w:abstractNumId w:val="13"/>
  </w:num>
  <w:num w:numId="10" w16cid:durableId="427239374">
    <w:abstractNumId w:val="7"/>
  </w:num>
  <w:num w:numId="11" w16cid:durableId="1620642284">
    <w:abstractNumId w:val="43"/>
  </w:num>
  <w:num w:numId="12" w16cid:durableId="1411196863">
    <w:abstractNumId w:val="27"/>
  </w:num>
  <w:num w:numId="13" w16cid:durableId="417021297">
    <w:abstractNumId w:val="22"/>
  </w:num>
  <w:num w:numId="14" w16cid:durableId="2016378805">
    <w:abstractNumId w:val="26"/>
  </w:num>
  <w:num w:numId="15" w16cid:durableId="623199466">
    <w:abstractNumId w:val="3"/>
  </w:num>
  <w:num w:numId="16" w16cid:durableId="1901595770">
    <w:abstractNumId w:val="33"/>
  </w:num>
  <w:num w:numId="17" w16cid:durableId="509218717">
    <w:abstractNumId w:val="10"/>
  </w:num>
  <w:num w:numId="18" w16cid:durableId="1677805882">
    <w:abstractNumId w:val="2"/>
  </w:num>
  <w:num w:numId="19" w16cid:durableId="1649169273">
    <w:abstractNumId w:val="1"/>
  </w:num>
  <w:num w:numId="20" w16cid:durableId="1313212891">
    <w:abstractNumId w:val="25"/>
  </w:num>
  <w:num w:numId="21" w16cid:durableId="1475610229">
    <w:abstractNumId w:val="30"/>
  </w:num>
  <w:num w:numId="22" w16cid:durableId="234173507">
    <w:abstractNumId w:val="17"/>
  </w:num>
  <w:num w:numId="23" w16cid:durableId="2074427855">
    <w:abstractNumId w:val="34"/>
  </w:num>
  <w:num w:numId="24" w16cid:durableId="508377535">
    <w:abstractNumId w:val="9"/>
  </w:num>
  <w:num w:numId="25" w16cid:durableId="475800360">
    <w:abstractNumId w:val="36"/>
  </w:num>
  <w:num w:numId="26" w16cid:durableId="1183014044">
    <w:abstractNumId w:val="28"/>
  </w:num>
  <w:num w:numId="27" w16cid:durableId="21827302">
    <w:abstractNumId w:val="20"/>
  </w:num>
  <w:num w:numId="28" w16cid:durableId="675807331">
    <w:abstractNumId w:val="37"/>
  </w:num>
  <w:num w:numId="29" w16cid:durableId="1310481936">
    <w:abstractNumId w:val="29"/>
  </w:num>
  <w:num w:numId="30" w16cid:durableId="1591697122">
    <w:abstractNumId w:val="31"/>
  </w:num>
  <w:num w:numId="31" w16cid:durableId="642005880">
    <w:abstractNumId w:val="15"/>
  </w:num>
  <w:num w:numId="32" w16cid:durableId="2127312298">
    <w:abstractNumId w:val="42"/>
  </w:num>
  <w:num w:numId="33" w16cid:durableId="74326541">
    <w:abstractNumId w:val="4"/>
  </w:num>
  <w:num w:numId="34" w16cid:durableId="1882594914">
    <w:abstractNumId w:val="19"/>
  </w:num>
  <w:num w:numId="35" w16cid:durableId="1902979285">
    <w:abstractNumId w:val="14"/>
  </w:num>
  <w:num w:numId="36" w16cid:durableId="699089764">
    <w:abstractNumId w:val="5"/>
  </w:num>
  <w:num w:numId="37" w16cid:durableId="46683953">
    <w:abstractNumId w:val="18"/>
  </w:num>
  <w:num w:numId="38" w16cid:durableId="17197616">
    <w:abstractNumId w:val="38"/>
  </w:num>
  <w:num w:numId="39" w16cid:durableId="406534715">
    <w:abstractNumId w:val="11"/>
  </w:num>
  <w:num w:numId="40" w16cid:durableId="1068917337">
    <w:abstractNumId w:val="16"/>
  </w:num>
  <w:num w:numId="41" w16cid:durableId="653876649">
    <w:abstractNumId w:val="40"/>
  </w:num>
  <w:num w:numId="42" w16cid:durableId="15035612">
    <w:abstractNumId w:val="6"/>
  </w:num>
  <w:num w:numId="43" w16cid:durableId="1921795644">
    <w:abstractNumId w:val="41"/>
  </w:num>
  <w:num w:numId="44" w16cid:durableId="1471630010">
    <w:abstractNumId w:val="8"/>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C46"/>
    <w:rsid w:val="00072554"/>
    <w:rsid w:val="00073995"/>
    <w:rsid w:val="00085036"/>
    <w:rsid w:val="000857C1"/>
    <w:rsid w:val="000858B0"/>
    <w:rsid w:val="00086D7E"/>
    <w:rsid w:val="00094DD8"/>
    <w:rsid w:val="00095E18"/>
    <w:rsid w:val="000960CC"/>
    <w:rsid w:val="0009683E"/>
    <w:rsid w:val="000A0E9A"/>
    <w:rsid w:val="000A104F"/>
    <w:rsid w:val="000A12DD"/>
    <w:rsid w:val="000A1957"/>
    <w:rsid w:val="000A789E"/>
    <w:rsid w:val="000B0CFE"/>
    <w:rsid w:val="000B1CBE"/>
    <w:rsid w:val="000B26E6"/>
    <w:rsid w:val="000B4A12"/>
    <w:rsid w:val="000B4DB6"/>
    <w:rsid w:val="000C082B"/>
    <w:rsid w:val="000C0DEC"/>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2EB9"/>
    <w:rsid w:val="00294AD4"/>
    <w:rsid w:val="002A01BF"/>
    <w:rsid w:val="002A060F"/>
    <w:rsid w:val="002A6F80"/>
    <w:rsid w:val="002A7BA6"/>
    <w:rsid w:val="002B18F5"/>
    <w:rsid w:val="002C4B51"/>
    <w:rsid w:val="002C4F34"/>
    <w:rsid w:val="002C5E31"/>
    <w:rsid w:val="002C6AF9"/>
    <w:rsid w:val="002C7DB2"/>
    <w:rsid w:val="002D1890"/>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933"/>
    <w:rsid w:val="00482060"/>
    <w:rsid w:val="004837B9"/>
    <w:rsid w:val="004909AC"/>
    <w:rsid w:val="00493CE5"/>
    <w:rsid w:val="004946CD"/>
    <w:rsid w:val="00497F65"/>
    <w:rsid w:val="004A2BFB"/>
    <w:rsid w:val="004B299D"/>
    <w:rsid w:val="004B4419"/>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56A"/>
    <w:rsid w:val="00557E9B"/>
    <w:rsid w:val="005625E4"/>
    <w:rsid w:val="00562D6C"/>
    <w:rsid w:val="00564EF5"/>
    <w:rsid w:val="005677B3"/>
    <w:rsid w:val="0057000F"/>
    <w:rsid w:val="00570810"/>
    <w:rsid w:val="00571828"/>
    <w:rsid w:val="00575B0A"/>
    <w:rsid w:val="00576239"/>
    <w:rsid w:val="00576850"/>
    <w:rsid w:val="005769AB"/>
    <w:rsid w:val="00576B04"/>
    <w:rsid w:val="00576EE2"/>
    <w:rsid w:val="005822CA"/>
    <w:rsid w:val="00585281"/>
    <w:rsid w:val="00585477"/>
    <w:rsid w:val="00585CAF"/>
    <w:rsid w:val="00590985"/>
    <w:rsid w:val="00590CEC"/>
    <w:rsid w:val="0059149C"/>
    <w:rsid w:val="005916DB"/>
    <w:rsid w:val="0059263D"/>
    <w:rsid w:val="005926E2"/>
    <w:rsid w:val="00593A5B"/>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6B60"/>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70C5"/>
    <w:rsid w:val="007C339D"/>
    <w:rsid w:val="007C6A8B"/>
    <w:rsid w:val="007C79B0"/>
    <w:rsid w:val="007D0101"/>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7E5A"/>
    <w:rsid w:val="008026D9"/>
    <w:rsid w:val="00802E72"/>
    <w:rsid w:val="008030E5"/>
    <w:rsid w:val="008031A4"/>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C3AF6"/>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1BA1"/>
    <w:rsid w:val="00913ED7"/>
    <w:rsid w:val="00914331"/>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44CFA"/>
    <w:rsid w:val="00950681"/>
    <w:rsid w:val="00951EA2"/>
    <w:rsid w:val="009525F7"/>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57"/>
    <w:rsid w:val="00995B37"/>
    <w:rsid w:val="009A0F54"/>
    <w:rsid w:val="009A4A46"/>
    <w:rsid w:val="009A4A4F"/>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6607"/>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37F63"/>
    <w:rsid w:val="00A4284A"/>
    <w:rsid w:val="00A43A66"/>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64C"/>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2ED"/>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4EBC"/>
    <w:rsid w:val="00D651D4"/>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1487"/>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282E"/>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chart" Target="charts/chart1.xml"/><Relationship Id="rId138" Type="http://schemas.openxmlformats.org/officeDocument/2006/relationships/image" Target="media/image118.png"/><Relationship Id="rId159" Type="http://schemas.openxmlformats.org/officeDocument/2006/relationships/image" Target="media/image139.pn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6.jpeg"/><Relationship Id="rId74" Type="http://schemas.openxmlformats.org/officeDocument/2006/relationships/image" Target="media/image57.pn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png"/><Relationship Id="rId216" Type="http://schemas.openxmlformats.org/officeDocument/2006/relationships/theme" Target="theme/theme1.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7.png"/><Relationship Id="rId150" Type="http://schemas.openxmlformats.org/officeDocument/2006/relationships/image" Target="media/image130.jpe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jpe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chart" Target="charts/chart2.xml"/><Relationship Id="rId130" Type="http://schemas.openxmlformats.org/officeDocument/2006/relationships/image" Target="media/image110.jpeg"/><Relationship Id="rId151" Type="http://schemas.openxmlformats.org/officeDocument/2006/relationships/image" Target="media/image131.png"/><Relationship Id="rId172" Type="http://schemas.openxmlformats.org/officeDocument/2006/relationships/image" Target="media/image152.pn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jpeg"/><Relationship Id="rId76" Type="http://schemas.openxmlformats.org/officeDocument/2006/relationships/image" Target="media/image59.jpe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9.jpe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jpeg"/><Relationship Id="rId126" Type="http://schemas.microsoft.com/office/2007/relationships/hdphoto" Target="media/hdphoto1.wdp"/><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jpeg"/><Relationship Id="rId93" Type="http://schemas.openxmlformats.org/officeDocument/2006/relationships/image" Target="media/image74.jpe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jpeg"/><Relationship Id="rId3" Type="http://schemas.openxmlformats.org/officeDocument/2006/relationships/styles" Target="styles.xml"/><Relationship Id="rId214" Type="http://schemas.microsoft.com/office/2011/relationships/people" Target="people.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0.jpeg"/><Relationship Id="rId116" Type="http://schemas.openxmlformats.org/officeDocument/2006/relationships/image" Target="media/image97.png"/><Relationship Id="rId137" Type="http://schemas.openxmlformats.org/officeDocument/2006/relationships/image" Target="media/image117.pn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jpe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png"/><Relationship Id="rId209" Type="http://schemas.openxmlformats.org/officeDocument/2006/relationships/image" Target="media/image189.jpeg"/><Relationship Id="rId190" Type="http://schemas.openxmlformats.org/officeDocument/2006/relationships/image" Target="media/image170.jpeg"/><Relationship Id="rId204" Type="http://schemas.openxmlformats.org/officeDocument/2006/relationships/image" Target="media/image18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jpeg"/><Relationship Id="rId106" Type="http://schemas.openxmlformats.org/officeDocument/2006/relationships/image" Target="media/image87.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5.pn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glossaryDocument" Target="glossary/document.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1.jpe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jpeg"/><Relationship Id="rId79" Type="http://schemas.openxmlformats.org/officeDocument/2006/relationships/image" Target="media/image62.jpe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jpe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header" Target="header3.xml"/><Relationship Id="rId69" Type="http://schemas.openxmlformats.org/officeDocument/2006/relationships/image" Target="media/image52.pn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header" Target="header4.xml"/><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3.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pn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543D6"/>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55</TotalTime>
  <Pages>188</Pages>
  <Words>76208</Words>
  <Characters>434391</Characters>
  <Application>Microsoft Office Word</Application>
  <DocSecurity>0</DocSecurity>
  <Lines>3619</Lines>
  <Paragraphs>10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512</cp:revision>
  <cp:lastPrinted>2023-01-26T14:31:00Z</cp:lastPrinted>
  <dcterms:created xsi:type="dcterms:W3CDTF">2023-01-21T16:18:00Z</dcterms:created>
  <dcterms:modified xsi:type="dcterms:W3CDTF">2023-10-18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